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66B8F041">
      <w:r w:rsidR="3743DE07">
        <w:rPr/>
        <w:t>An error in a field name, even a small typo, will make the Metadata Table row unreadable by the system. 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4929ED27">
      <w:pPr>
        <w:pStyle w:val="FirstParagraph"/>
        <w:jc w:val="both"/>
      </w:pPr>
      <w:commentRangeStart w:id="93"/>
      <w:commentRangeStart w:id="94"/>
      <w:r w:rsidR="4E78A292">
        <w:rPr/>
        <w:t>If you have been using Zotero, please do not add a bibliography manually. In that case the bibliography will be automatically generated for you. Creating a bibliography on your own will duplicate an already existing one. If on the other hand you are not using Zotero, you will need to add your own bibliography.</w:t>
      </w:r>
      <w:commentRangeEnd w:id="93"/>
      <w:r>
        <w:rPr>
          <w:rStyle w:val="CommentReference"/>
        </w:rPr>
        <w:commentReference w:id="93"/>
      </w:r>
      <w:commentRangeEnd w:id="94"/>
      <w:r>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78A29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2EE007"/>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9</revision>
  <dcterms:created xsi:type="dcterms:W3CDTF">2025-01-17T16:13:00.0000000Z</dcterms:created>
  <dcterms:modified xsi:type="dcterms:W3CDTF">2025-02-27T10:51:06.477177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